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01EFB4" w14:textId="019BC3DF" w:rsidR="00E5783B" w:rsidRPr="00377743" w:rsidRDefault="00821F09">
      <w:pPr>
        <w:rPr>
          <w:sz w:val="24"/>
          <w:szCs w:val="24"/>
        </w:rPr>
      </w:pPr>
      <w:r w:rsidRPr="00377743">
        <w:rPr>
          <w:sz w:val="24"/>
          <w:szCs w:val="24"/>
        </w:rPr>
        <w:t xml:space="preserve">Resumen: </w:t>
      </w:r>
      <w:r w:rsidRPr="00377743">
        <w:rPr>
          <w:sz w:val="24"/>
          <w:szCs w:val="24"/>
        </w:rPr>
        <w:t>El traje nuevo del Emperador: la metodología de desarrollo SCRUM. ¿Por qué falla en proyectos de software?</w:t>
      </w:r>
    </w:p>
    <w:p w14:paraId="4FBECE4A" w14:textId="65FCD0C3" w:rsidR="00821F09" w:rsidRPr="00377743" w:rsidRDefault="00821F09">
      <w:pPr>
        <w:rPr>
          <w:sz w:val="24"/>
          <w:szCs w:val="24"/>
        </w:rPr>
      </w:pPr>
    </w:p>
    <w:p w14:paraId="2EE1A78D" w14:textId="64B98BBB" w:rsidR="00821F09" w:rsidRPr="00377743" w:rsidRDefault="00821F09">
      <w:pPr>
        <w:rPr>
          <w:sz w:val="24"/>
          <w:szCs w:val="24"/>
        </w:rPr>
      </w:pPr>
      <w:r w:rsidRPr="00377743">
        <w:rPr>
          <w:sz w:val="24"/>
          <w:szCs w:val="24"/>
        </w:rPr>
        <w:t>Según los autores</w:t>
      </w:r>
      <w:r w:rsidR="00D9077B" w:rsidRPr="00377743">
        <w:rPr>
          <w:sz w:val="24"/>
          <w:szCs w:val="24"/>
        </w:rPr>
        <w:fldChar w:fldCharType="begin" w:fldLock="1"/>
      </w:r>
      <w:r w:rsidR="00D9077B" w:rsidRPr="00377743">
        <w:rPr>
          <w:sz w:val="24"/>
          <w:szCs w:val="24"/>
        </w:rPr>
        <w:instrText>ADDIN CSL_CITATION {"citationItems":[{"id":"ITEM-1","itemData":{"author":[{"dropping-particle":"","family":"Orejuela","given":"E.","non-dropping-particle":"","parse-names":false,"suffix":""},{"dropping-particle":"","family":"Restrepo","given":"T.","non-dropping-particle":"","parse-names":false,"suffix":""},{"dropping-particle":"","family":"Rojas","given":"D.","non-dropping-particle":"","parse-names":false,"suffix":""},{"dropping-particle":"","family":"Abuchar","given":"A.","non-dropping-particle":"","parse-names":false,"suffix":""}],"container-title":"Avenir","id":"ITEM-1","issue":"3","issued":{"date-parts":[["2019"]]},"page":"28-31","title":"El traje nuevo del Emperador: la metodología de desarrollo SCRUM. ¿Por qué falla en proyectos de software?","type":"article-journal","volume":"1"},"uris":["http://www.mendeley.com/documents/?uuid=f4612109-a65e-4344-9c19-9b81017ddf52"]}],"mendeley":{"formattedCitation":"[1]","plainTextFormattedCitation":"[1]","previouslyFormattedCitation":"[1]"},"properties":{"noteIndex":0},"schema":"https://github.com/citation-style-language/schema/raw/master/csl-citation.json"}</w:instrText>
      </w:r>
      <w:r w:rsidR="00D9077B" w:rsidRPr="00377743">
        <w:rPr>
          <w:sz w:val="24"/>
          <w:szCs w:val="24"/>
        </w:rPr>
        <w:fldChar w:fldCharType="separate"/>
      </w:r>
      <w:r w:rsidR="00D9077B" w:rsidRPr="00377743">
        <w:rPr>
          <w:noProof/>
          <w:sz w:val="24"/>
          <w:szCs w:val="24"/>
        </w:rPr>
        <w:t>[1]</w:t>
      </w:r>
      <w:r w:rsidR="00D9077B" w:rsidRPr="00377743">
        <w:rPr>
          <w:sz w:val="24"/>
          <w:szCs w:val="24"/>
        </w:rPr>
        <w:fldChar w:fldCharType="end"/>
      </w:r>
      <w:r w:rsidRPr="00377743">
        <w:rPr>
          <w:sz w:val="24"/>
          <w:szCs w:val="24"/>
        </w:rPr>
        <w:t>, las técnicas utilizadas para el desarrollo de software son un conjunto de etapas, reglas, métodos de documentación usadas por el desarrollador del proyecto.</w:t>
      </w:r>
      <w:r w:rsidR="00C11FF9" w:rsidRPr="00377743">
        <w:rPr>
          <w:sz w:val="24"/>
          <w:szCs w:val="24"/>
        </w:rPr>
        <w:t xml:space="preserve"> Por otro lado, los autores deciden enfocarse en la </w:t>
      </w:r>
      <w:r w:rsidR="00E67638" w:rsidRPr="00377743">
        <w:rPr>
          <w:sz w:val="24"/>
          <w:szCs w:val="24"/>
        </w:rPr>
        <w:t>técnica</w:t>
      </w:r>
      <w:r w:rsidR="00C11FF9" w:rsidRPr="00377743">
        <w:rPr>
          <w:sz w:val="24"/>
          <w:szCs w:val="24"/>
        </w:rPr>
        <w:t xml:space="preserve"> de scrum, debido a que, se trae un cuento infantil que nos permite la comparación con diversas palabras de una manera didáctica. </w:t>
      </w:r>
      <w:r w:rsidRPr="00377743">
        <w:rPr>
          <w:sz w:val="24"/>
          <w:szCs w:val="24"/>
        </w:rPr>
        <w:t xml:space="preserve">En la actualidad las </w:t>
      </w:r>
      <w:r w:rsidR="00C11FF9" w:rsidRPr="00377743">
        <w:rPr>
          <w:sz w:val="24"/>
          <w:szCs w:val="24"/>
        </w:rPr>
        <w:t>organizaciones se encuentra</w:t>
      </w:r>
      <w:r w:rsidR="00D01EEC" w:rsidRPr="00377743">
        <w:rPr>
          <w:sz w:val="24"/>
          <w:szCs w:val="24"/>
        </w:rPr>
        <w:t>n</w:t>
      </w:r>
      <w:r w:rsidR="00C11FF9" w:rsidRPr="00377743">
        <w:rPr>
          <w:sz w:val="24"/>
          <w:szCs w:val="24"/>
        </w:rPr>
        <w:t xml:space="preserve"> en búsqueda de estrategias para el desarrollo de un software</w:t>
      </w:r>
      <w:r w:rsidR="00D01EEC" w:rsidRPr="00377743">
        <w:rPr>
          <w:sz w:val="24"/>
          <w:szCs w:val="24"/>
        </w:rPr>
        <w:t>, además, la búsqueda de nuevas técnicas y herramientas. No obstante, las búsquedas deben ayudarnos en los procesos de desarrollo del los productos de calidad</w:t>
      </w:r>
      <w:r w:rsidR="00E67638" w:rsidRPr="00377743">
        <w:rPr>
          <w:sz w:val="24"/>
          <w:szCs w:val="24"/>
        </w:rPr>
        <w:t xml:space="preserve"> y las metodologías agiles en la optimización del proceso. Es de relevancia tener presente que las metodologías implementadas deben pasar por un proceso de conocimiento profundo, dado que, si no pasan por ese proceso se puede considerar caótico y de complejidad su uso. Los autores</w:t>
      </w:r>
      <w:r w:rsidR="00D9077B" w:rsidRPr="00377743">
        <w:rPr>
          <w:sz w:val="24"/>
          <w:szCs w:val="24"/>
        </w:rPr>
        <w:fldChar w:fldCharType="begin" w:fldLock="1"/>
      </w:r>
      <w:r w:rsidR="00D9077B" w:rsidRPr="00377743">
        <w:rPr>
          <w:sz w:val="24"/>
          <w:szCs w:val="24"/>
        </w:rPr>
        <w:instrText>ADDIN CSL_CITATION {"citationItems":[{"id":"ITEM-1","itemData":{"author":[{"dropping-particle":"","family":"Orejuela","given":"E.","non-dropping-particle":"","parse-names":false,"suffix":""},{"dropping-particle":"","family":"Restrepo","given":"T.","non-dropping-particle":"","parse-names":false,"suffix":""},{"dropping-particle":"","family":"Rojas","given":"D.","non-dropping-particle":"","parse-names":false,"suffix":""},{"dropping-particle":"","family":"Abuchar","given":"A.","non-dropping-particle":"","parse-names":false,"suffix":""}],"container-title":"Avenir","id":"ITEM-1","issue":"3","issued":{"date-parts":[["2019"]]},"page":"28-31","title":"El traje nuevo del Emperador: la metodología de desarrollo SCRUM. ¿Por qué falla en proyectos de software?","type":"article-journal","volume":"1"},"uris":["http://www.mendeley.com/documents/?uuid=f4612109-a65e-4344-9c19-9b81017ddf52"]}],"mendeley":{"formattedCitation":"[1]","plainTextFormattedCitation":"[1]"},"properties":{"noteIndex":0},"schema":"https://github.com/citation-style-language/schema/raw/master/csl-citation.json"}</w:instrText>
      </w:r>
      <w:r w:rsidR="00D9077B" w:rsidRPr="00377743">
        <w:rPr>
          <w:sz w:val="24"/>
          <w:szCs w:val="24"/>
        </w:rPr>
        <w:fldChar w:fldCharType="separate"/>
      </w:r>
      <w:r w:rsidR="00D9077B" w:rsidRPr="00377743">
        <w:rPr>
          <w:noProof/>
          <w:sz w:val="24"/>
          <w:szCs w:val="24"/>
        </w:rPr>
        <w:t>[1]</w:t>
      </w:r>
      <w:r w:rsidR="00D9077B" w:rsidRPr="00377743">
        <w:rPr>
          <w:sz w:val="24"/>
          <w:szCs w:val="24"/>
        </w:rPr>
        <w:fldChar w:fldCharType="end"/>
      </w:r>
      <w:r w:rsidR="00E67638" w:rsidRPr="00377743">
        <w:rPr>
          <w:sz w:val="24"/>
          <w:szCs w:val="24"/>
        </w:rPr>
        <w:t xml:space="preserve"> pretenden contar la experiencia donde se identifica la importancia de observar y conocer la estructura</w:t>
      </w:r>
      <w:r w:rsidR="001C3765" w:rsidRPr="00377743">
        <w:rPr>
          <w:sz w:val="24"/>
          <w:szCs w:val="24"/>
        </w:rPr>
        <w:t>, para tener el conocimiento necesario y saber que metodología se adapta mejor. Los resultados obtenidos por los autores es que la técnica de Scrum es útil para el desarrollo de proyectos, aunque, hay que tener en cuenta que esta no se puede implementar en todos los casos</w:t>
      </w:r>
      <w:r w:rsidR="00223249" w:rsidRPr="00377743">
        <w:rPr>
          <w:sz w:val="24"/>
          <w:szCs w:val="24"/>
        </w:rPr>
        <w:t>. Por eso, se debe realizar un análisis del modelo para identificar la técnica adecuada para este.</w:t>
      </w:r>
    </w:p>
    <w:p w14:paraId="12C36B16" w14:textId="6DEFE702" w:rsidR="00D9077B" w:rsidRDefault="00D9077B"/>
    <w:p w14:paraId="3385182B" w14:textId="77777777" w:rsidR="00D9077B" w:rsidRDefault="00D9077B">
      <w:pPr>
        <w:widowControl w:val="0"/>
        <w:autoSpaceDE w:val="0"/>
        <w:autoSpaceDN w:val="0"/>
        <w:adjustRightInd w:val="0"/>
        <w:spacing w:after="0" w:line="240" w:lineRule="auto"/>
        <w:rPr>
          <w:rFonts w:ascii="Times New Roman" w:hAnsi="Times New Roman" w:cs="Times New Roman"/>
          <w:sz w:val="24"/>
          <w:szCs w:val="24"/>
        </w:rPr>
      </w:pPr>
    </w:p>
    <w:p w14:paraId="09A436BF" w14:textId="77777777" w:rsidR="00D9077B" w:rsidRDefault="00D9077B">
      <w:pPr>
        <w:widowControl w:val="0"/>
        <w:autoSpaceDE w:val="0"/>
        <w:autoSpaceDN w:val="0"/>
        <w:adjustRightInd w:val="0"/>
        <w:spacing w:after="0" w:line="240" w:lineRule="auto"/>
        <w:rPr>
          <w:rFonts w:ascii="Times New Roman" w:hAnsi="Times New Roman" w:cs="Times New Roman"/>
          <w:sz w:val="24"/>
          <w:szCs w:val="24"/>
        </w:rPr>
      </w:pPr>
    </w:p>
    <w:p w14:paraId="7BD4FD26" w14:textId="77777777" w:rsidR="00D9077B" w:rsidRPr="00D9077B" w:rsidRDefault="00D9077B">
      <w:pPr>
        <w:widowControl w:val="0"/>
        <w:autoSpaceDE w:val="0"/>
        <w:autoSpaceDN w:val="0"/>
        <w:adjustRightInd w:val="0"/>
        <w:spacing w:after="140" w:line="288" w:lineRule="auto"/>
        <w:ind w:left="640" w:hanging="640"/>
        <w:rPr>
          <w:lang w:val="en-US"/>
        </w:rPr>
      </w:pPr>
      <w:r w:rsidRPr="00377743">
        <w:rPr>
          <w:rFonts w:ascii="Times New Roman" w:hAnsi="Times New Roman" w:cs="Times New Roman"/>
        </w:rPr>
        <w:t>[1]</w:t>
      </w:r>
      <w:r>
        <w:rPr>
          <w:rFonts w:ascii="Times New Roman" w:hAnsi="Times New Roman" w:cs="Times New Roman"/>
          <w:sz w:val="24"/>
          <w:szCs w:val="24"/>
        </w:rPr>
        <w:tab/>
      </w:r>
      <w:r w:rsidRPr="00377743">
        <w:rPr>
          <w:rFonts w:ascii="Times New Roman" w:hAnsi="Times New Roman" w:cs="Times New Roman"/>
        </w:rPr>
        <w:t xml:space="preserve">E. Orejuela, T. Restrepo, D. Rojas, and A. </w:t>
      </w:r>
      <w:proofErr w:type="spellStart"/>
      <w:r w:rsidRPr="00377743">
        <w:rPr>
          <w:rFonts w:ascii="Times New Roman" w:hAnsi="Times New Roman" w:cs="Times New Roman"/>
        </w:rPr>
        <w:t>Abuchar</w:t>
      </w:r>
      <w:proofErr w:type="spellEnd"/>
      <w:r w:rsidRPr="00377743">
        <w:rPr>
          <w:rFonts w:ascii="Times New Roman" w:hAnsi="Times New Roman" w:cs="Times New Roman"/>
        </w:rPr>
        <w:t xml:space="preserve">, “El traje nuevo del Emperador: la metodología de desarrollo SCRUM. ¿Por qué falla en proyectos de software?,” </w:t>
      </w:r>
      <w:r w:rsidRPr="00377743">
        <w:rPr>
          <w:rFonts w:ascii="Times New Roman" w:hAnsi="Times New Roman" w:cs="Times New Roman"/>
          <w:i/>
          <w:iCs/>
        </w:rPr>
        <w:t>Avenir</w:t>
      </w:r>
      <w:r w:rsidRPr="00377743">
        <w:rPr>
          <w:rFonts w:ascii="Times New Roman" w:hAnsi="Times New Roman" w:cs="Times New Roman"/>
        </w:rPr>
        <w:t xml:space="preserve">, vol. 1, no. 3, pp. 28–31, 2019, [Online]. </w:t>
      </w:r>
      <w:r w:rsidRPr="00377743">
        <w:rPr>
          <w:rFonts w:ascii="Times New Roman" w:hAnsi="Times New Roman" w:cs="Times New Roman"/>
          <w:lang w:val="en-US"/>
        </w:rPr>
        <w:t>Available: https://fundacionavenir.net/revista/index.php/avenir/article/download/82/30.</w:t>
      </w:r>
    </w:p>
    <w:p w14:paraId="7BD345F6" w14:textId="77777777" w:rsidR="00D9077B" w:rsidRDefault="00D9077B">
      <w:pPr>
        <w:widowControl w:val="0"/>
        <w:autoSpaceDE w:val="0"/>
        <w:autoSpaceDN w:val="0"/>
        <w:adjustRightInd w:val="0"/>
        <w:spacing w:after="0" w:line="240" w:lineRule="auto"/>
        <w:rPr>
          <w:rFonts w:ascii="Times New Roman" w:hAnsi="Times New Roman" w:cs="Times New Roman"/>
          <w:sz w:val="24"/>
          <w:szCs w:val="24"/>
        </w:rPr>
      </w:pPr>
    </w:p>
    <w:p w14:paraId="277E2486" w14:textId="4D81E6E5" w:rsidR="00D9077B" w:rsidRDefault="00D9077B" w:rsidP="00D9077B">
      <w:pPr>
        <w:widowControl w:val="0"/>
        <w:autoSpaceDE w:val="0"/>
        <w:autoSpaceDN w:val="0"/>
        <w:adjustRightInd w:val="0"/>
        <w:spacing w:line="240" w:lineRule="auto"/>
        <w:ind w:left="480" w:hanging="480"/>
      </w:pPr>
      <w:r>
        <w:fldChar w:fldCharType="begin" w:fldLock="1"/>
      </w:r>
      <w:r w:rsidRPr="00D9077B">
        <w:rPr>
          <w:lang w:val="en-US"/>
        </w:rPr>
        <w:instrText xml:space="preserve">ADDIN Mendeley Bibliography CSL_BIBLIOGRAPHY </w:instrText>
      </w:r>
      <w:r>
        <w:fldChar w:fldCharType="separate"/>
      </w:r>
      <w:r>
        <w:fldChar w:fldCharType="end"/>
      </w:r>
    </w:p>
    <w:sectPr w:rsidR="00D9077B">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1F09"/>
    <w:rsid w:val="001C3765"/>
    <w:rsid w:val="00223249"/>
    <w:rsid w:val="00377743"/>
    <w:rsid w:val="00821F09"/>
    <w:rsid w:val="00C11FF9"/>
    <w:rsid w:val="00D01EEC"/>
    <w:rsid w:val="00D9077B"/>
    <w:rsid w:val="00E5783B"/>
    <w:rsid w:val="00E6763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4E03C"/>
  <w15:chartTrackingRefBased/>
  <w15:docId w15:val="{DC8E191D-FD12-41A8-9CA1-8E1534EB3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332845-5EEF-4F56-93CD-7736CAE28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626</Words>
  <Characters>3445</Characters>
  <Application>Microsoft Office Word</Application>
  <DocSecurity>0</DocSecurity>
  <Lines>28</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  SALAZAR BEDOYA</dc:creator>
  <cp:keywords/>
  <dc:description/>
  <cp:lastModifiedBy>TATIANA  SALAZAR BEDOYA</cp:lastModifiedBy>
  <cp:revision>2</cp:revision>
  <dcterms:created xsi:type="dcterms:W3CDTF">2022-04-28T15:48:00Z</dcterms:created>
  <dcterms:modified xsi:type="dcterms:W3CDTF">2022-04-2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189c2d-eef9-30c2-b2c4-d6f9d4dce49d</vt:lpwstr>
  </property>
  <property fmtid="{D5CDD505-2E9C-101B-9397-08002B2CF9AE}" pid="24" name="Mendeley Citation Style_1">
    <vt:lpwstr>http://www.zotero.org/styles/ieee</vt:lpwstr>
  </property>
</Properties>
</file>